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C09F5B" w14:textId="77777777" w:rsidR="009E1DF9" w:rsidRDefault="009A3E61" w:rsidP="009A3E61">
      <w:pPr>
        <w:pStyle w:val="Titel"/>
      </w:pPr>
      <w:r>
        <w:t>Research Review</w:t>
      </w:r>
    </w:p>
    <w:p w14:paraId="49AE10B1" w14:textId="77777777" w:rsidR="009A3E61" w:rsidRDefault="00F85E6A" w:rsidP="009A3E61">
      <w:r>
        <w:t>In this research review w</w:t>
      </w:r>
      <w:r w:rsidR="00331A8D">
        <w:t xml:space="preserve">e try to capture three important key advancements in the field of planning and search. The focus of this paper will be the path planning algorithms of mobile robots. Most of the knowledge presented here is based on the review by Raja and Pgazhenthi </w:t>
      </w:r>
      <w:r w:rsidR="00331A8D">
        <w:fldChar w:fldCharType="begin"/>
      </w:r>
      <w:r w:rsidR="00331A8D">
        <w:instrText xml:space="preserve"> ADDIN ZOTERO_ITEM CSL_CITATION {"citationID":"233uc7mnja","properties":{"formattedCitation":"(Raja and Pugazhenthi, 2012)","plainCitation":"(Raja and Pugazhenthi, 2012)"},"citationItems":[{"id":397,"uris":["http://zotero.org/users/3775165/items/P8JQR7I2"],"uri":["http://zotero.org/users/3775165/items/P8JQR7I2"],"itemData":{"id":397,"type":"article-journal","title":"Optimal path planning of mobile robots: A review","container-title":"International Journal of Physical Sciences","page":"1314-1320","volume":"7","issue":"9","source":"www.academicjournals.org","abstract":"Mobile robots are increasingly used in automated industrial environments. There are also other applications like planet exploration, surveillance, landmine detection, etc. In all these applications, in order that the mobile robots perform their tasks, collision-free path planning is a prerequisite. This article provides an overview of the research progress in path planning of a mobile robot for off-line as well as on-line environments. Commonly used classic and evolutionary approaches of path planning of mobile robots have been addressed. Review shows that evolutionary optimization algorithms are computationally efficient and hence are increasingly being used in tandem with classic approaches while handling Non-deterministic Polynomial time hard (NP-hard) problems. Also, challenges involved in developing a computationally efficient path planning algorithm are addressed.\n\n\t&amp;nbsp;\n\n\tKey words:&amp;nbsp;Path planning, mobile robot, off-line environment, on-line environment, classic, evolutionary algorithms.","DOI":"10.5897/IJPS11.1745","ISSN":"1992-1950","shortTitle":"Optimal path planning of mobile robots","journalAbbreviation":"IJPS","language":"en","author":[{"family":"Raja","given":"P."},{"family":"Pugazhenthi","given":"S."}],"issued":{"date-parts":[["2012",2,23]]}}}],"schema":"https://github.com/citation-style-language/schema/raw/master/csl-citation.json"} </w:instrText>
      </w:r>
      <w:r w:rsidR="00331A8D">
        <w:fldChar w:fldCharType="separate"/>
      </w:r>
      <w:r w:rsidR="00331A8D">
        <w:rPr>
          <w:noProof/>
        </w:rPr>
        <w:t>(2012)</w:t>
      </w:r>
      <w:r w:rsidR="00331A8D">
        <w:fldChar w:fldCharType="end"/>
      </w:r>
      <w:r w:rsidR="00331A8D">
        <w:t>.</w:t>
      </w:r>
    </w:p>
    <w:p w14:paraId="35C33DB4" w14:textId="77777777" w:rsidR="00331A8D" w:rsidRDefault="00331A8D" w:rsidP="009A3E61"/>
    <w:p w14:paraId="1E22EF58" w14:textId="77777777" w:rsidR="00331A8D" w:rsidRDefault="00331A8D" w:rsidP="009A3E61">
      <w:r>
        <w:t>There are basically two types of path planning algorithms for mobile robots: off-line and on-line algorithms. Off-line algorithms can be applied in situations where all the surroundings are known whereas on-line algorithms are useful when the surroundings are not completely known and the robot is dependent on updates, e.g. by sensors</w:t>
      </w:r>
      <w:r w:rsidR="00001642">
        <w:t xml:space="preserve"> </w:t>
      </w:r>
      <w:r w:rsidR="00001642">
        <w:fldChar w:fldCharType="begin"/>
      </w:r>
      <w:r w:rsidR="00001642">
        <w:instrText xml:space="preserve"> ADDIN ZOTERO_ITEM CSL_CITATION {"citationID":"1bti2pfn2j","properties":{"formattedCitation":"(Raja and Pugazhenthi, 2012)","plainCitation":"(Raja and Pugazhenthi, 2012)"},"citationItems":[{"id":397,"uris":["http://zotero.org/users/3775165/items/P8JQR7I2"],"uri":["http://zotero.org/users/3775165/items/P8JQR7I2"],"itemData":{"id":397,"type":"article-journal","title":"Optimal path planning of mobile robots: A review","container-title":"International Journal of Physical Sciences","page":"1314-1320","volume":"7","issue":"9","source":"www.academicjournals.org","abstract":"Mobile robots are increasingly used in automated industrial environments. There are also other applications like planet exploration, surveillance, landmine detection, etc. In all these applications, in order that the mobile robots perform their tasks, collision-free path planning is a prerequisite. This article provides an overview of the research progress in path planning of a mobile robot for off-line as well as on-line environments. Commonly used classic and evolutionary approaches of path planning of mobile robots have been addressed. Review shows that evolutionary optimization algorithms are computationally efficient and hence are increasingly being used in tandem with classic approaches while handling Non-deterministic Polynomial time hard (NP-hard) problems. Also, challenges involved in developing a computationally efficient path planning algorithm are addressed.\n\n\t&amp;nbsp;\n\n\tKey words:&amp;nbsp;Path planning, mobile robot, off-line environment, on-line environment, classic, evolutionary algorithms.","DOI":"10.5897/IJPS11.1745","ISSN":"1992-1950","shortTitle":"Optimal path planning of mobile robots","journalAbbreviation":"IJPS","language":"en","author":[{"family":"Raja","given":"P."},{"family":"Pugazhenthi","given":"S."}],"issued":{"date-parts":[["2012",2,23]]}}}],"schema":"https://github.com/citation-style-language/schema/raw/master/csl-citation.json"} </w:instrText>
      </w:r>
      <w:r w:rsidR="00001642">
        <w:fldChar w:fldCharType="separate"/>
      </w:r>
      <w:r w:rsidR="00001642">
        <w:rPr>
          <w:noProof/>
        </w:rPr>
        <w:t>(Raja and Pugazhenthi, 2012)</w:t>
      </w:r>
      <w:r w:rsidR="00001642">
        <w:fldChar w:fldCharType="end"/>
      </w:r>
      <w:r>
        <w:t>.</w:t>
      </w:r>
    </w:p>
    <w:p w14:paraId="3D44CB5A" w14:textId="77777777" w:rsidR="00001642" w:rsidRDefault="00001642" w:rsidP="009A3E61"/>
    <w:p w14:paraId="133A0102" w14:textId="77777777" w:rsidR="00E34C17" w:rsidRDefault="00650CB5" w:rsidP="009A3E61">
      <w:r>
        <w:t>One c</w:t>
      </w:r>
      <w:r w:rsidR="00E34C17">
        <w:t xml:space="preserve">lassical </w:t>
      </w:r>
      <w:r>
        <w:t>approach</w:t>
      </w:r>
      <w:r w:rsidR="00E34C17">
        <w:t xml:space="preserve"> for path</w:t>
      </w:r>
      <w:r>
        <w:t xml:space="preserve"> planning </w:t>
      </w:r>
      <w:r w:rsidR="00001642">
        <w:t xml:space="preserve">was the C-space method by Lozano-Perez and Wesley </w:t>
      </w:r>
      <w:r w:rsidR="00001642">
        <w:fldChar w:fldCharType="begin"/>
      </w:r>
      <w:r w:rsidR="00001642">
        <w:instrText xml:space="preserve"> ADDIN ZOTERO_ITEM CSL_CITATION {"citationID":"2q1mql734p","properties":{"formattedCitation":"(1979)","plainCitation":"(1979)"},"citationItems":[{"id":403,"uris":["http://zotero.org/users/3775165/items/GAZRR3VP"],"uri":["http://zotero.org/users/3775165/items/GAZRR3VP"],"itemData":{"id":403,"type":"article-journal","title":"An Algorithm for Planning Collision-free Paths Among Polyhedral Obstacles","container-title":"Commun. ACM","page":"560–570","volume":"22","issue":"10","source":"ACM Digital Library","DOI":"10.1145/359156.359164","ISSN":"0001-0782","author":[{"family":"Lozano-Pérez","given":"Tomás"},{"family":"Wesley","given":"Michael A."}],"issued":{"date-parts":[["1979",10]]}},"suppress-author":true}],"schema":"https://github.com/citation-style-language/schema/raw/master/csl-citation.json"} </w:instrText>
      </w:r>
      <w:r w:rsidR="00001642">
        <w:fldChar w:fldCharType="separate"/>
      </w:r>
      <w:r w:rsidR="00001642">
        <w:rPr>
          <w:noProof/>
        </w:rPr>
        <w:t>(1979)</w:t>
      </w:r>
      <w:r w:rsidR="00001642">
        <w:fldChar w:fldCharType="end"/>
      </w:r>
      <w:r w:rsidR="00001642">
        <w:t xml:space="preserve">. They turned the path planning process into a 2-dimensional problem where the robot is a dot and the obstacles are displayed accordingly. Based on this approach, many methods have been developed, like the roadmap approach (e.g. Voronoi diagram), the cell decomposition approach and so on </w:t>
      </w:r>
      <w:r w:rsidR="00001642">
        <w:fldChar w:fldCharType="begin"/>
      </w:r>
      <w:r w:rsidR="00001642">
        <w:instrText xml:space="preserve"> ADDIN ZOTERO_ITEM CSL_CITATION {"citationID":"25t9j2ffjt","properties":{"formattedCitation":"(Raja and Pugazhenthi, 2012)","plainCitation":"(Raja and Pugazhenthi, 2012)"},"citationItems":[{"id":397,"uris":["http://zotero.org/users/3775165/items/P8JQR7I2"],"uri":["http://zotero.org/users/3775165/items/P8JQR7I2"],"itemData":{"id":397,"type":"article-journal","title":"Optimal path planning of mobile robots: A review","container-title":"International Journal of Physical Sciences","page":"1314-1320","volume":"7","issue":"9","source":"www.academicjournals.org","abstract":"Mobile robots are increasingly used in automated industrial environments. There are also other applications like planet exploration, surveillance, landmine detection, etc. In all these applications, in order that the mobile robots perform their tasks, collision-free path planning is a prerequisite. This article provides an overview of the research progress in path planning of a mobile robot for off-line as well as on-line environments. Commonly used classic and evolutionary approaches of path planning of mobile robots have been addressed. Review shows that evolutionary optimization algorithms are computationally efficient and hence are increasingly being used in tandem with classic approaches while handling Non-deterministic Polynomial time hard (NP-hard) problems. Also, challenges involved in developing a computationally efficient path planning algorithm are addressed.\n\n\t&amp;nbsp;\n\n\tKey words:&amp;nbsp;Path planning, mobile robot, off-line environment, on-line environment, classic, evolutionary algorithms.","DOI":"10.5897/IJPS11.1745","ISSN":"1992-1950","shortTitle":"Optimal path planning of mobile robots","journalAbbreviation":"IJPS","language":"en","author":[{"family":"Raja","given":"P."},{"family":"Pugazhenthi","given":"S."}],"issued":{"date-parts":[["2012",2,23]]}}}],"schema":"https://github.com/citation-style-language/schema/raw/master/csl-citation.json"} </w:instrText>
      </w:r>
      <w:r w:rsidR="00001642">
        <w:fldChar w:fldCharType="separate"/>
      </w:r>
      <w:r w:rsidR="00001642">
        <w:rPr>
          <w:noProof/>
        </w:rPr>
        <w:t>(Raja and Pugazhenthi, 2012)</w:t>
      </w:r>
      <w:r w:rsidR="00001642">
        <w:fldChar w:fldCharType="end"/>
      </w:r>
      <w:r w:rsidR="00001642">
        <w:t>.</w:t>
      </w:r>
    </w:p>
    <w:p w14:paraId="33455DE1" w14:textId="77777777" w:rsidR="00001642" w:rsidRDefault="00001642" w:rsidP="009A3E61"/>
    <w:p w14:paraId="072F4467" w14:textId="77777777" w:rsidR="00001642" w:rsidRDefault="00001642" w:rsidP="009A3E61">
      <w:r>
        <w:t>One weakness of the classical approaches was that they would get stuck in local optimization. One was determined to look for better methods which would look for global optima. More evolutionary approaches were developed, like the Genetic Algorithms, Particle Swarm Optimization, Ant Colony Optim</w:t>
      </w:r>
      <w:r w:rsidR="003A532D">
        <w:t>ization and Simulated Annealing, although the last two have not been used widely. Genetic Algorithms are trying to simulate the behaviour of our genetics. They use constructs known from biology like decoders, fitness functions and genotypes. This adaptive behaviour allowed to create systems more suitable for dynamic environments. Particle Swarm Optimization also finds its origins in biology. The models are based on observations made from bird flocks and fish schools. In general, they are easier to implement than Genetic Algorithms as they have fewer parameters. The Ant Colony Optimization was combined with Djikstras algorithm</w:t>
      </w:r>
      <w:r w:rsidR="00D63442">
        <w:t>. Simulated Annealing, also known from the lectures of the nanodegree, is a heuristics random search method.</w:t>
      </w:r>
    </w:p>
    <w:p w14:paraId="3B5FD7B8" w14:textId="77777777" w:rsidR="00D63442" w:rsidRDefault="00D63442" w:rsidP="009A3E61">
      <w:r>
        <w:t>Off-line algorithms were not enough so the community headed back to the drawing boards and tried to develop on-line algorithms, which would be even more adaptive to their environment.</w:t>
      </w:r>
    </w:p>
    <w:p w14:paraId="66E37F70" w14:textId="77777777" w:rsidR="00D63442" w:rsidRDefault="00D63442" w:rsidP="009A3E61">
      <w:r>
        <w:t xml:space="preserve">First of all, there was the Artificial Potential Field approach suggested by Khatib </w:t>
      </w:r>
      <w:r>
        <w:fldChar w:fldCharType="begin"/>
      </w:r>
      <w:r>
        <w:instrText xml:space="preserve"> ADDIN ZOTERO_ITEM CSL_CITATION {"citationID":"2ilfn0iet8","properties":{"formattedCitation":"(1986)","plainCitation":"(1986)"},"citationItems":[{"id":405,"uris":["http://zotero.org/users/3775165/items/H5R4IWKZ"],"uri":["http://zotero.org/users/3775165/items/H5R4IWKZ"],"itemData":{"id":405,"type":"article-journal","title":"Real-Time Obstacle Avoidance for Manipulators and Mobile Robots","container-title":"The International Journal of Robotics Research","page":"90-98","volume":"5","issue":"1","source":"SAGE Journals","abstract":"This paper presents a unique real-time obstacle avoidance approach for manipulators and mobile robots based on the artificial potential field concept. Collision avoidance, tradi tionally considered a high level planning problem, can be effectively distributed between different levels of control, al lowing real-time robot operations in a complex environment. This method has been extended to moving obstacles by using a time-varying artificial patential field. We have applied this obstacle avoidance scheme to robot arm mechanisms and have used a new approach to the general problem of real-time manipulator control. We reformulated the manipulator con trol problem as direct control of manipulator motion in oper ational space—the space in which the task is originally described—rather than as control of the task's corresponding joint space motion obtained only after geometric and kine matic transformation. Outside the obstacles' regions of influ ence, we caused the end effector to move in a straight line with an upper speed limit. The artificial potential field ap proach has been extended to collision avoidance for all ma nipulator links. In addition, a joint space artificial potential field is used to satisfy the manipulator internal joint con straints. This method has been implemented in the COSMOS system for a PUMA 560 robot. Real-time collision avoidance demonstrations on moving obstacles have been performed by using visual sensing.","DOI":"10.1177/027836498600500106","ISSN":"0278-3649","journalAbbreviation":"The Int'l Journal of Robotics Research","language":"en","author":[{"family":"Khatib","given":"Oussama"}],"issued":{"date-parts":[["1986",3,1]]}},"suppress-author":true}],"schema":"https://github.com/citation-style-language/schema/raw/master/csl-citation.json"} </w:instrText>
      </w:r>
      <w:r>
        <w:fldChar w:fldCharType="separate"/>
      </w:r>
      <w:r>
        <w:rPr>
          <w:noProof/>
        </w:rPr>
        <w:t>(1986)</w:t>
      </w:r>
      <w:r>
        <w:fldChar w:fldCharType="end"/>
      </w:r>
      <w:r>
        <w:t>. Here, obstacles are thought of emitting repulsive forces which would lead the robot on the right way. Another approach which idea is pretty similar, is the vector field histogram method, where the surrounding of a robot is represented by a polar histogram. The robot moves based on where it is least dense and the general direction of the goal.</w:t>
      </w:r>
    </w:p>
    <w:p w14:paraId="409CE479" w14:textId="24BFDCAB" w:rsidR="00642437" w:rsidRDefault="00642437" w:rsidP="009A3E61">
      <w:r>
        <w:t>These classic approaches were too slow to compute good enough results where real-time is necessary, so again, the community turned to evolutionary methods. One of which is the combination of the Artificial Potential Field and Genetic Algorithms</w:t>
      </w:r>
      <w:r w:rsidR="00CC0FFA">
        <w:t xml:space="preserve"> </w:t>
      </w:r>
      <w:r w:rsidR="00CC0FFA">
        <w:fldChar w:fldCharType="begin"/>
      </w:r>
      <w:r w:rsidR="00DD6CE1">
        <w:instrText xml:space="preserve"> ADDIN ZOTERO_ITEM CSL_CITATION {"citationID":"jg5k482qj","properties":{"formattedCitation":"(Raja and Pugazhenthi, 2012)","plainCitation":"(Raja and Pugazhenthi, 2012)"},"citationItems":[{"id":397,"uris":["http://zotero.org/users/3775165/items/P8JQR7I2"],"uri":["http://zotero.org/users/3775165/items/P8JQR7I2"],"itemData":{"id":397,"type":"article-journal","title":"Optimal path planning of mobile robots: A review","container-title":"International Journal of Physical Sciences","page":"1314-1320","volume":"7","issue":"9","source":"www.academicjournals.org","abstract":"Mobile robots are increasingly used in automated industrial environments. There are also other applications like planet exploration, surveillance, landmine detection, etc. In all these applications, in order that the mobile robots perform their tasks, collision-free path planning is a prerequisite. This article provides an overview of the research progress in path planning of a mobile robot for off-line as well as on-line environments. Commonly used classic and evolutionary approaches of path planning of mobile robots have been addressed. Review shows that evolutionary optimization algorithms are computationally efficient and hence are increasingly being used in tandem with classic approaches while handling Non-deterministic Polynomial time hard (NP-hard) problems. Also, challenges involved in developing a computationally efficient path planning algorithm are addressed.\n\n\t&amp;nbsp;\n\n\tKey words:&amp;nbsp;Path planning, mobile robot, off-line environment, on-line environment, classic, evolutionary algorithms.","DOI":"10.5897/IJPS11.1745","ISSN":"1992-1950","shortTitle":"Optimal path planning of mobile robots","journalAbbreviation":"IJPS","language":"en","author":[{"family":"Raja","given":"P."},{"family":"Pugazhenthi","given":"S."}],"issued":{"date-parts":[["2012",2,23]]}}}],"schema":"https://github.com/citation-style-language/schema/raw/master/csl-citation.json"} </w:instrText>
      </w:r>
      <w:r w:rsidR="00CC0FFA">
        <w:fldChar w:fldCharType="separate"/>
      </w:r>
      <w:r w:rsidR="00DD6CE1">
        <w:rPr>
          <w:noProof/>
        </w:rPr>
        <w:t>(Raja and Pugazhenthi, 2012)</w:t>
      </w:r>
      <w:r w:rsidR="00CC0FFA">
        <w:fldChar w:fldCharType="end"/>
      </w:r>
      <w:r>
        <w:t>.</w:t>
      </w:r>
    </w:p>
    <w:p w14:paraId="5DF5C84D" w14:textId="77777777" w:rsidR="00642437" w:rsidRDefault="00642437" w:rsidP="009A3E61"/>
    <w:p w14:paraId="391223B7" w14:textId="75D6925A" w:rsidR="00642437" w:rsidRDefault="00642437" w:rsidP="009A3E61">
      <w:r>
        <w:t>All in all, evolutionary approaches have been shown to perform better. They are harder to implement computationally efficient and as it is impossible to pre-plan a path, they are usually not the global optimum</w:t>
      </w:r>
      <w:r w:rsidR="00DD6CE1">
        <w:t xml:space="preserve"> </w:t>
      </w:r>
      <w:r w:rsidR="00DD6CE1">
        <w:fldChar w:fldCharType="begin"/>
      </w:r>
      <w:r w:rsidR="00DD6CE1">
        <w:instrText xml:space="preserve"> ADDIN ZOTERO_ITEM CSL_CITATION {"citationID":"1nioihmbl0","properties":{"formattedCitation":"(Raja and Pugazhenthi, 2012)","plainCitation":"(Raja and Pugazhenthi, 2012)"},"citationItems":[{"id":397,"uris":["http://zotero.org/users/3775165/items/P8JQR7I2"],"uri":["http://zotero.org/users/3775165/items/P8JQR7I2"],"itemData":{"id":397,"type":"article-journal","title":"Optimal path planning of mobile robots: A review","container-title":"International Journal of Physical Sciences","page":"1314-1320","volume":"7","issue":"9","source":"www.academicjournals.org","abstract":"Mobile robots are increasingly used in automated industrial environments. There are also other applications like planet exploration, surveillance, landmine detection, etc. In all these applications, in order that the mobile robots perform their tasks, collision-free path planning is a prerequisite. This article provides an overview of the research progress in path planning of a mobile robot for off-line as well as on-line environments. Commonly used classic and evolutionary approaches of path planning of mobile robots have been addressed. Review shows that evolutionary optimization algorithms are computationally efficient and hence are increasingly being used in tandem with classic approaches while handling Non-deterministic Polynomial time hard (NP-hard) problems. Also, challenges involved in developing a computationally efficient path planning algorithm are addressed.\n\n\t&amp;nbsp;\n\n\tKey words:&amp;nbsp;Path planning, mobile robot, off-line environment, on-line environment, classic, evolutionary algorithms.","DOI":"10.5897/IJPS11.1745","ISSN":"1992-1950","shortTitle":"Optimal path planning of mobile robots","journalAbbreviation":"IJPS","language":"en","author":[{"family":"Raja","given":"P."},{"family":"Pugazhenthi","given":"S."}],"issued":{"date-parts":[["2012",2,23]]}}}],"schema":"https://github.com/citation-style-language/schema/raw/master/csl-citation.json"} </w:instrText>
      </w:r>
      <w:r w:rsidR="00DD6CE1">
        <w:fldChar w:fldCharType="separate"/>
      </w:r>
      <w:r w:rsidR="00DD6CE1">
        <w:rPr>
          <w:noProof/>
        </w:rPr>
        <w:t>(Raja and Pugazhenthi, 2012)</w:t>
      </w:r>
      <w:r w:rsidR="00DD6CE1">
        <w:fldChar w:fldCharType="end"/>
      </w:r>
      <w:r>
        <w:t>.</w:t>
      </w:r>
    </w:p>
    <w:p w14:paraId="43B97584" w14:textId="77777777" w:rsidR="00DD6CE1" w:rsidRDefault="00DD6CE1" w:rsidP="009A3E61"/>
    <w:p w14:paraId="3CDE154E" w14:textId="2EE42EB3" w:rsidR="00DD6CE1" w:rsidRDefault="00DD6CE1">
      <w:r>
        <w:br w:type="page"/>
      </w:r>
    </w:p>
    <w:p w14:paraId="02E048F2" w14:textId="4F76F503" w:rsidR="00DD6CE1" w:rsidRDefault="00DD6CE1" w:rsidP="00DD6CE1">
      <w:pPr>
        <w:pStyle w:val="berschrift1"/>
      </w:pPr>
      <w:r>
        <w:lastRenderedPageBreak/>
        <w:t>References</w:t>
      </w:r>
    </w:p>
    <w:p w14:paraId="297592BB" w14:textId="77777777" w:rsidR="00DD6CE1" w:rsidRPr="00DD6CE1" w:rsidRDefault="00DD6CE1" w:rsidP="00DD6CE1">
      <w:pPr>
        <w:pStyle w:val="Bibliography"/>
        <w:rPr>
          <w:rFonts w:ascii="Calibri"/>
        </w:rPr>
      </w:pPr>
      <w:r>
        <w:fldChar w:fldCharType="begin"/>
      </w:r>
      <w:r>
        <w:instrText xml:space="preserve"> ADDIN ZOTERO_BIBL {"custom":[]} CSL_BIBLIOGRAPHY </w:instrText>
      </w:r>
      <w:r>
        <w:fldChar w:fldCharType="separate"/>
      </w:r>
      <w:r w:rsidRPr="00DD6CE1">
        <w:rPr>
          <w:rFonts w:ascii="Calibri"/>
        </w:rPr>
        <w:t>Khatib, O., 1986. Real-Time Obstacle Avoidance for Manipulators and Mobile Robots. Int. J. Robot. Res. 5, 90–98. doi:10.1177/027836498600500106</w:t>
      </w:r>
    </w:p>
    <w:p w14:paraId="1E8ADB64" w14:textId="77777777" w:rsidR="00DD6CE1" w:rsidRPr="00DD6CE1" w:rsidRDefault="00DD6CE1" w:rsidP="00DD6CE1">
      <w:pPr>
        <w:pStyle w:val="Bibliography"/>
        <w:rPr>
          <w:rFonts w:ascii="Calibri"/>
        </w:rPr>
      </w:pPr>
      <w:r w:rsidRPr="00DD6CE1">
        <w:rPr>
          <w:rFonts w:ascii="Calibri"/>
        </w:rPr>
        <w:t>Lozano-Pérez, T., Wesley, M.A., 1979. An Algorithm for Planning Collision-free Paths Among Polyhedral Obstacles. Commun ACM 22, 560–570. doi:10.1145/359156.359164</w:t>
      </w:r>
    </w:p>
    <w:p w14:paraId="500F3B6E" w14:textId="77777777" w:rsidR="00DD6CE1" w:rsidRPr="00DD6CE1" w:rsidRDefault="00DD6CE1" w:rsidP="00DD6CE1">
      <w:pPr>
        <w:pStyle w:val="Bibliography"/>
        <w:rPr>
          <w:rFonts w:ascii="Calibri"/>
        </w:rPr>
      </w:pPr>
      <w:r w:rsidRPr="00DD6CE1">
        <w:rPr>
          <w:rFonts w:ascii="Calibri"/>
        </w:rPr>
        <w:t>Raja, P., Pugazhenthi, S., 2012. Optimal path planning of mobile robots: A review. Int. J. Phys. Sci. 7, 1314–1320. doi:10.5897/IJPS11.1745</w:t>
      </w:r>
    </w:p>
    <w:p w14:paraId="715B1D10" w14:textId="7845532F" w:rsidR="00DD6CE1" w:rsidRPr="00DD6CE1" w:rsidRDefault="00DD6CE1" w:rsidP="00DD6CE1">
      <w:r>
        <w:fldChar w:fldCharType="end"/>
      </w:r>
      <w:bookmarkStart w:id="0" w:name="_GoBack"/>
      <w:bookmarkEnd w:id="0"/>
    </w:p>
    <w:sectPr w:rsidR="00DD6CE1" w:rsidRPr="00DD6CE1" w:rsidSect="003A09E6">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E61"/>
    <w:rsid w:val="00001642"/>
    <w:rsid w:val="00331A8D"/>
    <w:rsid w:val="003A09E6"/>
    <w:rsid w:val="003A532D"/>
    <w:rsid w:val="004B1031"/>
    <w:rsid w:val="00637DB1"/>
    <w:rsid w:val="00642437"/>
    <w:rsid w:val="00650CB5"/>
    <w:rsid w:val="008930CE"/>
    <w:rsid w:val="00934022"/>
    <w:rsid w:val="009A3E61"/>
    <w:rsid w:val="00CC0FFA"/>
    <w:rsid w:val="00D04A8C"/>
    <w:rsid w:val="00D63442"/>
    <w:rsid w:val="00DD6CE1"/>
    <w:rsid w:val="00E34C17"/>
    <w:rsid w:val="00F20150"/>
    <w:rsid w:val="00F85E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38763AD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paragraph" w:styleId="berschrift1">
    <w:name w:val="heading 1"/>
    <w:basedOn w:val="Standard"/>
    <w:next w:val="Standard"/>
    <w:link w:val="berschrift1Zchn"/>
    <w:uiPriority w:val="9"/>
    <w:qFormat/>
    <w:rsid w:val="00DD6CE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A3E61"/>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A3E61"/>
    <w:rPr>
      <w:rFonts w:asciiTheme="majorHAnsi" w:eastAsiaTheme="majorEastAsia" w:hAnsiTheme="majorHAnsi" w:cstheme="majorBidi"/>
      <w:spacing w:val="-10"/>
      <w:kern w:val="28"/>
      <w:sz w:val="56"/>
      <w:szCs w:val="56"/>
      <w:lang w:val="en-GB"/>
    </w:rPr>
  </w:style>
  <w:style w:type="character" w:customStyle="1" w:styleId="berschrift1Zchn">
    <w:name w:val="Überschrift 1 Zchn"/>
    <w:basedOn w:val="Absatz-Standardschriftart"/>
    <w:link w:val="berschrift1"/>
    <w:uiPriority w:val="9"/>
    <w:rsid w:val="00DD6CE1"/>
    <w:rPr>
      <w:rFonts w:asciiTheme="majorHAnsi" w:eastAsiaTheme="majorEastAsia" w:hAnsiTheme="majorHAnsi" w:cstheme="majorBidi"/>
      <w:color w:val="2E74B5" w:themeColor="accent1" w:themeShade="BF"/>
      <w:sz w:val="32"/>
      <w:szCs w:val="32"/>
      <w:lang w:val="en-GB"/>
    </w:rPr>
  </w:style>
  <w:style w:type="paragraph" w:customStyle="1" w:styleId="Bibliography">
    <w:name w:val="Bibliography"/>
    <w:basedOn w:val="Standard"/>
    <w:rsid w:val="00DD6CE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288</Words>
  <Characters>14421</Characters>
  <Application>Microsoft Macintosh Word</Application>
  <DocSecurity>0</DocSecurity>
  <Lines>120</Lines>
  <Paragraphs>33</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6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n Microsoft Office-Anwender</dc:creator>
  <cp:keywords/>
  <dc:description/>
  <cp:lastModifiedBy>Ein Microsoft Office-Anwender</cp:lastModifiedBy>
  <cp:revision>3</cp:revision>
  <cp:lastPrinted>2017-05-05T12:13:00Z</cp:lastPrinted>
  <dcterms:created xsi:type="dcterms:W3CDTF">2017-05-05T12:13:00Z</dcterms:created>
  <dcterms:modified xsi:type="dcterms:W3CDTF">2017-05-0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6kkYToFx"/&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